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4AC6C221" w14:textId="138C5F15"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E937A9">
        <w:rPr>
          <w:rFonts w:ascii="Times New Roman" w:hAnsi="Times New Roman" w:cs="Times New Roman" w:hint="eastAsia"/>
          <w:sz w:val="24"/>
          <w:szCs w:val="24"/>
          <w:vertAlign w:val="superscript"/>
        </w:rPr>
        <w:t>3</w:t>
      </w:r>
      <w:r w:rsidR="00A279AA">
        <w:rPr>
          <w:rFonts w:ascii="Times New Roman" w:hAnsi="Times New Roman" w:cs="Times New Roman" w:hint="eastAsia"/>
          <w:sz w:val="24"/>
          <w:szCs w:val="24"/>
          <w:vertAlign w:val="superscript"/>
        </w:rPr>
        <w:t>,4</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E937A9">
        <w:rPr>
          <w:rFonts w:ascii="Times New Roman" w:hAnsi="Times New Roman" w:cs="Times New Roman" w:hint="eastAsia"/>
          <w:sz w:val="24"/>
          <w:szCs w:val="24"/>
          <w:vertAlign w:val="superscript"/>
        </w:rPr>
        <w:t>5</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E937A9">
        <w:rPr>
          <w:rFonts w:ascii="Times New Roman" w:hAnsi="Times New Roman" w:cs="Times New Roman" w:hint="eastAsia"/>
          <w:sz w:val="24"/>
          <w:szCs w:val="24"/>
          <w:vertAlign w:val="superscript"/>
        </w:rPr>
        <w:t>6</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E937A9">
        <w:rPr>
          <w:rFonts w:ascii="Times New Roman" w:hAnsi="Times New Roman" w:cs="Times New Roman" w:hint="eastAsia"/>
          <w:sz w:val="24"/>
          <w:szCs w:val="24"/>
          <w:vertAlign w:val="superscript"/>
        </w:rPr>
        <w:t>4</w:t>
      </w:r>
      <w:r w:rsidR="00511B52">
        <w:rPr>
          <w:rFonts w:ascii="Times New Roman" w:hAnsi="Times New Roman" w:cs="Times New Roman" w:hint="eastAsia"/>
          <w:sz w:val="24"/>
          <w:szCs w:val="24"/>
          <w:vertAlign w:val="superscript"/>
        </w:rPr>
        <w:t>#</w:t>
      </w:r>
    </w:p>
    <w:p w14:paraId="6064F1B9" w14:textId="0A70515D" w:rsidR="003A63AB" w:rsidRPr="006D1797" w:rsidRDefault="003A63AB" w:rsidP="008A1C58">
      <w:pPr>
        <w:spacing w:line="480" w:lineRule="auto"/>
        <w:rPr>
          <w:rFonts w:ascii="Times New Roman" w:hAnsi="Times New Roman" w:cs="Times New Roman"/>
        </w:rPr>
      </w:pPr>
      <w:r w:rsidRPr="006D1797">
        <w:rPr>
          <w:rFonts w:ascii="Times New Roman" w:hAnsi="Times New Roman" w:cs="Times New Roman"/>
        </w:rPr>
        <w:t xml:space="preserve"> </w:t>
      </w:r>
      <w:r w:rsidR="00511B52" w:rsidRPr="006D1797">
        <w:rPr>
          <w:rFonts w:ascii="Times New Roman" w:hAnsi="Times New Roman" w:cs="Times New Roman"/>
        </w:rPr>
        <w:t>Affiliation</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C5846E4" w14:textId="443ACAAF" w:rsidR="00704EE4" w:rsidRPr="006D1797" w:rsidRDefault="00E937A9" w:rsidP="008A1C58">
      <w:pPr>
        <w:spacing w:line="480" w:lineRule="auto"/>
        <w:rPr>
          <w:rFonts w:ascii="Times New Roman" w:hAnsi="Times New Roman" w:cs="Times New Roman"/>
        </w:rPr>
      </w:pPr>
      <w:r w:rsidRPr="006D1797">
        <w:rPr>
          <w:rFonts w:ascii="Times New Roman" w:hAnsi="Times New Roman" w:cs="Times New Roman"/>
        </w:rPr>
        <w:t xml:space="preserve">2 </w:t>
      </w:r>
      <w:r w:rsidR="00BD10FF" w:rsidRPr="006D1797">
        <w:rPr>
          <w:rFonts w:ascii="Times New Roman" w:hAnsi="Times New Roman" w:cs="Times New Roman"/>
        </w:rPr>
        <w:t>Department of Biostatistics and Bioinformatics, Duke University School of Medicine, Durham, North Carolina, 27710, United States</w:t>
      </w:r>
    </w:p>
    <w:p w14:paraId="5A7C5115" w14:textId="108073EB" w:rsidR="00E937A9" w:rsidRPr="006D1797" w:rsidRDefault="00704EE4" w:rsidP="008A1C58">
      <w:pPr>
        <w:spacing w:line="480" w:lineRule="auto"/>
        <w:rPr>
          <w:rFonts w:ascii="Times New Roman" w:hAnsi="Times New Roman" w:cs="Times New Roman"/>
        </w:rPr>
      </w:pPr>
      <w:r w:rsidRPr="006D1797">
        <w:rPr>
          <w:rFonts w:ascii="Times New Roman" w:hAnsi="Times New Roman" w:cs="Times New Roman"/>
        </w:rPr>
        <w:t>3 Centre for Computational Biology, Duke–NUS Medical School, 169857 Singapore;</w:t>
      </w:r>
    </w:p>
    <w:p w14:paraId="2EF5E4CC" w14:textId="2DB7269E" w:rsidR="00704EE4" w:rsidRPr="006D1797" w:rsidRDefault="00704EE4" w:rsidP="008A1C58">
      <w:pPr>
        <w:spacing w:line="480" w:lineRule="auto"/>
        <w:rPr>
          <w:rFonts w:ascii="Times New Roman" w:hAnsi="Times New Roman" w:cs="Times New Roman"/>
        </w:rPr>
      </w:pPr>
      <w:r w:rsidRPr="006D1797">
        <w:rPr>
          <w:rFonts w:ascii="Times New Roman" w:hAnsi="Times New Roman" w:cs="Times New Roman"/>
        </w:rPr>
        <w:t>4</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2A65B953" w:rsidR="00A279AA" w:rsidRPr="006D1797" w:rsidRDefault="00A279AA" w:rsidP="008A1C58">
      <w:pPr>
        <w:spacing w:line="480" w:lineRule="auto"/>
        <w:rPr>
          <w:rFonts w:ascii="Times New Roman" w:hAnsi="Times New Roman" w:cs="Times New Roman"/>
        </w:rPr>
      </w:pPr>
      <w:r w:rsidRPr="006D1797">
        <w:rPr>
          <w:rFonts w:ascii="Times New Roman" w:hAnsi="Times New Roman" w:cs="Times New Roman"/>
        </w:rPr>
        <w:t>5</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sen University, Sun Yat-sen University, Shenzhen, 518107, China.</w:t>
      </w:r>
    </w:p>
    <w:p w14:paraId="1CF7E708" w14:textId="53119482" w:rsidR="00A279AA" w:rsidRPr="006D1797" w:rsidRDefault="00A279AA" w:rsidP="008A1C58">
      <w:pPr>
        <w:spacing w:line="480" w:lineRule="auto"/>
        <w:rPr>
          <w:rFonts w:ascii="Times New Roman" w:hAnsi="Times New Roman" w:cs="Times New Roman"/>
        </w:rPr>
      </w:pPr>
      <w:r w:rsidRPr="006D1797">
        <w:rPr>
          <w:rFonts w:ascii="Times New Roman" w:hAnsi="Times New Roman" w:cs="Times New Roman"/>
        </w:rPr>
        <w:t>6</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0"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7067A53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w:t>
      </w:r>
      <w:r w:rsidRPr="00065370">
        <w:rPr>
          <w:rFonts w:ascii="Times New Roman" w:hAnsi="Times New Roman" w:cs="Times New Roman"/>
          <w:sz w:val="24"/>
          <w:szCs w:val="24"/>
        </w:rPr>
        <w:lastRenderedPageBreak/>
        <w:t xml:space="preserve">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dMMR (defective DNA mismatch repair) signatures—H_ID33, </w:t>
      </w:r>
      <w:r w:rsidR="00BC6FC4">
        <w:rPr>
          <w:rFonts w:ascii="Times New Roman" w:hAnsi="Times New Roman" w:cs="Times New Roman" w:hint="eastAsia"/>
          <w:sz w:val="24"/>
          <w:szCs w:val="24"/>
        </w:rPr>
        <w:t xml:space="preserve">H_ID34, </w:t>
      </w:r>
      <w:r w:rsidRPr="00065370">
        <w:rPr>
          <w:rFonts w:ascii="Times New Roman" w:hAnsi="Times New Roman" w:cs="Times New Roman"/>
          <w:sz w:val="24"/>
          <w:szCs w:val="24"/>
        </w:rPr>
        <w:t xml:space="preserve">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characterization of ID signatures from over 7,000 genomes enhances our understanding of the mutational processes shaping cancer genomes.</w:t>
      </w:r>
    </w:p>
    <w:p w14:paraId="13718EDF" w14:textId="77777777" w:rsidR="004D52B8" w:rsidRDefault="004D52B8" w:rsidP="008A1C58">
      <w:pPr>
        <w:spacing w:line="480" w:lineRule="auto"/>
        <w:rPr>
          <w:rFonts w:ascii="Times New Roman" w:hAnsi="Times New Roman" w:cs="Times New Roman"/>
          <w:sz w:val="24"/>
          <w:szCs w:val="24"/>
        </w:rPr>
      </w:pPr>
    </w:p>
    <w:p w14:paraId="62BCC9C4" w14:textId="77777777" w:rsidR="004D52B8" w:rsidRDefault="004D52B8" w:rsidP="008A1C58">
      <w:pPr>
        <w:spacing w:line="480" w:lineRule="auto"/>
        <w:rPr>
          <w:rFonts w:ascii="Times New Roman" w:hAnsi="Times New Roman" w:cs="Times New Roman"/>
          <w:sz w:val="24"/>
          <w:szCs w:val="24"/>
        </w:rPr>
      </w:pPr>
    </w:p>
    <w:p w14:paraId="1D62A7AF" w14:textId="77777777" w:rsidR="004D52B8" w:rsidRDefault="004D52B8" w:rsidP="008A1C58">
      <w:pPr>
        <w:spacing w:line="480" w:lineRule="auto"/>
        <w:rPr>
          <w:rFonts w:ascii="Times New Roman" w:hAnsi="Times New Roman" w:cs="Times New Roman"/>
          <w:sz w:val="24"/>
          <w:szCs w:val="24"/>
        </w:rPr>
      </w:pPr>
    </w:p>
    <w:p w14:paraId="444E4C49" w14:textId="77777777" w:rsidR="004D52B8" w:rsidRDefault="004D52B8" w:rsidP="008A1C58">
      <w:pPr>
        <w:spacing w:line="480" w:lineRule="auto"/>
        <w:rPr>
          <w:rFonts w:ascii="Times New Roman" w:hAnsi="Times New Roman" w:cs="Times New Roman"/>
          <w:sz w:val="24"/>
          <w:szCs w:val="24"/>
        </w:rPr>
      </w:pPr>
    </w:p>
    <w:p w14:paraId="1E7EA707" w14:textId="77777777" w:rsidR="004D52B8" w:rsidRDefault="004D52B8" w:rsidP="008A1C58">
      <w:pPr>
        <w:spacing w:line="480" w:lineRule="auto"/>
        <w:rPr>
          <w:rFonts w:ascii="Times New Roman" w:hAnsi="Times New Roman" w:cs="Times New Roman"/>
          <w:sz w:val="24"/>
          <w:szCs w:val="24"/>
        </w:rPr>
      </w:pPr>
    </w:p>
    <w:p w14:paraId="06D51EA5" w14:textId="77777777" w:rsidR="004D52B8" w:rsidRDefault="004D52B8" w:rsidP="008A1C58">
      <w:pPr>
        <w:spacing w:line="480" w:lineRule="auto"/>
        <w:rPr>
          <w:rFonts w:ascii="Times New Roman" w:hAnsi="Times New Roman" w:cs="Times New Roman"/>
          <w:sz w:val="24"/>
          <w:szCs w:val="24"/>
        </w:rPr>
      </w:pPr>
    </w:p>
    <w:p w14:paraId="1D4F76AF" w14:textId="77777777" w:rsidR="004D52B8" w:rsidRDefault="004D52B8" w:rsidP="008A1C58">
      <w:pPr>
        <w:spacing w:line="480" w:lineRule="auto"/>
        <w:rPr>
          <w:rFonts w:ascii="Times New Roman" w:hAnsi="Times New Roman" w:cs="Times New Roman"/>
          <w:sz w:val="24"/>
          <w:szCs w:val="24"/>
        </w:rPr>
      </w:pP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7C20B365"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F9E604"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lastRenderedPageBreak/>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polyC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1"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E6CE6A6"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and result</w:t>
      </w:r>
      <w:r w:rsidR="006C6D41">
        <w:rPr>
          <w:rFonts w:ascii="Times New Roman" w:hAnsi="Times New Roman" w:cs="Times New Roman" w:hint="eastAsia"/>
          <w:sz w:val="24"/>
          <w:szCs w:val="24"/>
        </w:rPr>
        <w:t>s</w:t>
      </w:r>
      <w:r w:rsidR="00AA2F80" w:rsidRPr="008A1C58">
        <w:rPr>
          <w:rFonts w:ascii="Times New Roman" w:hAnsi="Times New Roman" w:cs="Times New Roman"/>
          <w:sz w:val="24"/>
          <w:szCs w:val="24"/>
        </w:rPr>
        <w:t xml:space="preserve"> in 83 indel types (ID83).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w:t>
      </w:r>
      <w:r w:rsidRPr="00B517FD">
        <w:rPr>
          <w:rFonts w:ascii="Times New Roman" w:hAnsi="Times New Roman" w:cs="Times New Roman"/>
          <w:sz w:val="24"/>
          <w:szCs w:val="24"/>
        </w:rPr>
        <w:lastRenderedPageBreak/>
        <w:t xml:space="preserve">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mSigHdp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4054EA6" w14:textId="59C6BE1E"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 xml:space="preserve">We then consolidated highly similar signatures from all extractions and removed those that can be reconstructed by other signatures. Next, we compared our mSigHdp-extracted signatures to </w:t>
      </w:r>
      <w:r w:rsidRPr="00D614D2">
        <w:rPr>
          <w:rFonts w:ascii="Times New Roman" w:hAnsi="Times New Roman" w:cs="Times New Roman"/>
          <w:sz w:val="24"/>
          <w:szCs w:val="24"/>
        </w:rPr>
        <w:lastRenderedPageBreak/>
        <w:t>those in COSMIC v3.4 and categorized them into three groups: (1) previously reported signatures (matching COSMIC v3.4 with cosine similarity &gt; 0.85), labeled "C_IDX" (Figure 1B, Figure S1); (2) merged signatures combining multiple COSMIC v3.4 signatures; and (3) novel signatures not fitting the previous categories, labeled "H_IDX" (Figure 1C). Notably, all signatures reported here are supported by at least one sample, ensuring their presence in our dataset</w:t>
      </w:r>
      <w:r w:rsidR="00543FB9">
        <w:rPr>
          <w:rFonts w:ascii="Times New Roman" w:hAnsi="Times New Roman" w:cs="Times New Roman" w:hint="eastAsia"/>
          <w:sz w:val="24"/>
          <w:szCs w:val="24"/>
        </w:rPr>
        <w:t xml:space="preserve"> (Figure S2)</w:t>
      </w:r>
      <w:r w:rsidRPr="00D614D2">
        <w:rPr>
          <w:rFonts w:ascii="Times New Roman" w:hAnsi="Times New Roman" w:cs="Times New Roman"/>
          <w:sz w:val="24"/>
          <w:szCs w:val="24"/>
        </w:rPr>
        <w:t>. Our analysis focuses on groups (1) and (3), omitting merged signatures as they are explicable by known signatures from (1). In total, we identified 33 distinct mutational signatures.</w:t>
      </w:r>
    </w:p>
    <w:p w14:paraId="5AF43DE1" w14:textId="70825BB6"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In summary, mSigHdp's capability to identify nearly all COSMIC signatures underscores its reliability in mutational signature analysis.</w:t>
      </w:r>
    </w:p>
    <w:p w14:paraId="70E0A810" w14:textId="43F075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1"/>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w:t>
      </w:r>
      <w:r w:rsidR="00414F16" w:rsidRPr="00A70D28">
        <w:rPr>
          <w:rFonts w:ascii="Times New Roman" w:hAnsi="Times New Roman" w:cs="Times New Roman"/>
          <w:sz w:val="24"/>
          <w:szCs w:val="24"/>
        </w:rPr>
        <w:lastRenderedPageBreak/>
        <w:t>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commentRangeEnd w:id="1"/>
      <w:r w:rsidR="00414F16">
        <w:rPr>
          <w:rFonts w:ascii="Times New Roman" w:hAnsi="Times New Roman" w:cs="Times New Roman" w:hint="eastAsia"/>
          <w:sz w:val="24"/>
          <w:szCs w:val="24"/>
        </w:rPr>
        <w:t xml:space="preserve">. </w:t>
      </w:r>
      <w:r w:rsidR="00414F16">
        <w:rPr>
          <w:rStyle w:val="CommentReference"/>
        </w:rPr>
        <w:commentReference w:id="1"/>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w:t>
      </w:r>
      <w:r w:rsidR="004235BD" w:rsidRPr="004235BD">
        <w:rPr>
          <w:rFonts w:ascii="Times New Roman" w:hAnsi="Times New Roman" w:cs="Times New Roman"/>
          <w:sz w:val="24"/>
          <w:szCs w:val="24"/>
        </w:rPr>
        <w:lastRenderedPageBreak/>
        <w:t xml:space="preserve">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dHR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w:t>
      </w:r>
      <w:r w:rsidR="00E07F96" w:rsidRPr="00E07F96">
        <w:rPr>
          <w:rFonts w:ascii="Times New Roman" w:hAnsi="Times New Roman" w:cs="Times New Roman"/>
          <w:sz w:val="24"/>
          <w:szCs w:val="24"/>
        </w:rPr>
        <w:lastRenderedPageBreak/>
        <w:t>SBS93 (Figure 3D).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and H_ID38 (Figure 3E).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77D295D3"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w:t>
      </w:r>
      <w:r w:rsidRPr="00706990">
        <w:rPr>
          <w:rFonts w:ascii="Times New Roman" w:hAnsi="Times New Roman" w:cs="Times New Roman"/>
          <w:sz w:val="24"/>
          <w:szCs w:val="24"/>
        </w:rPr>
        <w:lastRenderedPageBreak/>
        <w:t xml:space="preserve">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 xml:space="preserve">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MSISeq, a software tool designed to </w:t>
      </w:r>
      <w:r w:rsidRPr="00442D83">
        <w:rPr>
          <w:rFonts w:ascii="Times New Roman" w:hAnsi="Times New Roman" w:cs="Times New Roman"/>
          <w:sz w:val="24"/>
          <w:szCs w:val="24"/>
        </w:rPr>
        <w:lastRenderedPageBreak/>
        <w:t xml:space="preserve">identify MSI status based on catalogs of somatic mutations (Huang et al.).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4F9C986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polyT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w:t>
      </w:r>
      <w:r w:rsidR="009222E0">
        <w:rPr>
          <w:rFonts w:ascii="Times New Roman" w:hAnsi="Times New Roman" w:cs="Times New Roman" w:hint="eastAsia"/>
          <w:sz w:val="24"/>
          <w:szCs w:val="24"/>
        </w:rPr>
        <w:lastRenderedPageBreak/>
        <w:t xml:space="preserve">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A11A062"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MSISeq-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07FFB18"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w:t>
      </w:r>
      <w:r w:rsidR="00612757">
        <w:rPr>
          <w:rFonts w:ascii="Times New Roman" w:hAnsi="Times New Roman" w:cs="Times New Roman" w:hint="eastAsia"/>
          <w:sz w:val="24"/>
          <w:szCs w:val="24"/>
        </w:rPr>
        <w:t>7</w:t>
      </w:r>
      <w:r w:rsidR="00F50E0F">
        <w:rPr>
          <w:rFonts w:ascii="Times New Roman" w:hAnsi="Times New Roman" w:cs="Times New Roman" w:hint="eastAsia"/>
          <w:sz w:val="24"/>
          <w:szCs w:val="24"/>
        </w:rPr>
        <w:t>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lastRenderedPageBreak/>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2" w:name="_Hlk190965870"/>
      <w:r w:rsidRPr="00C46126">
        <w:rPr>
          <w:rFonts w:ascii="Times New Roman" w:hAnsi="Times New Roman" w:cs="Times New Roman"/>
          <w:sz w:val="24"/>
          <w:szCs w:val="24"/>
        </w:rPr>
        <w:t>Fisher's exact tests</w:t>
      </w:r>
      <w:bookmarkEnd w:id="2"/>
      <w:r w:rsidRPr="00C46126">
        <w:rPr>
          <w:rFonts w:ascii="Times New Roman" w:hAnsi="Times New Roman" w:cs="Times New Roman"/>
          <w:sz w:val="24"/>
          <w:szCs w:val="24"/>
        </w:rPr>
        <w:t xml:space="preserve"> </w:t>
      </w:r>
      <w:bookmarkStart w:id="3" w:name="_Hlk190965885"/>
      <w:r w:rsidRPr="00C46126">
        <w:rPr>
          <w:rFonts w:ascii="Times New Roman" w:hAnsi="Times New Roman" w:cs="Times New Roman"/>
          <w:sz w:val="24"/>
          <w:szCs w:val="24"/>
        </w:rPr>
        <w:t>within each cancer type</w:t>
      </w:r>
      <w:bookmarkEnd w:id="3"/>
      <w:r w:rsidRPr="00C46126">
        <w:rPr>
          <w:rFonts w:ascii="Times New Roman" w:hAnsi="Times New Roman" w:cs="Times New Roman"/>
          <w:sz w:val="24"/>
          <w:szCs w:val="24"/>
        </w:rPr>
        <w:t>.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w:t>
      </w:r>
      <w:r w:rsidR="0035297A" w:rsidRPr="008A1C58">
        <w:rPr>
          <w:rFonts w:ascii="Times New Roman" w:hAnsi="Times New Roman" w:cs="Times New Roman"/>
          <w:sz w:val="24"/>
          <w:szCs w:val="24"/>
        </w:rPr>
        <w:lastRenderedPageBreak/>
        <w:t xml:space="preserve">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66631560"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lastRenderedPageBreak/>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9A6DA8">
        <w:rPr>
          <w:rFonts w:ascii="Times New Roman" w:hAnsi="Times New Roman" w:cs="Times New Roman"/>
          <w:sz w:val="24"/>
          <w:szCs w:val="24"/>
          <w:highlight w:val="yellow"/>
        </w:rPr>
        <w:t>Our analysis revealed that 3 of the 9 novel signatures identified by MuSiCal were also recapitulated in our findings</w:t>
      </w:r>
      <w:r w:rsidR="00E30140" w:rsidRPr="009A6DA8">
        <w:rPr>
          <w:rFonts w:ascii="Times New Roman" w:hAnsi="Times New Roman" w:cs="Times New Roman" w:hint="eastAsia"/>
          <w:sz w:val="24"/>
          <w:szCs w:val="24"/>
          <w:highlight w:val="yellow"/>
        </w:rPr>
        <w:t xml:space="preserve"> (Figure S</w:t>
      </w:r>
      <w:r w:rsidR="009A6DA8" w:rsidRPr="009A6DA8">
        <w:rPr>
          <w:rFonts w:ascii="Times New Roman" w:hAnsi="Times New Roman" w:cs="Times New Roman" w:hint="eastAsia"/>
          <w:sz w:val="24"/>
          <w:szCs w:val="24"/>
          <w:highlight w:val="yellow"/>
        </w:rPr>
        <w:t>9</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In contrast, using mSigHdp, we identified 30 mutational signatures across all genomes, with 24 included in the finalized collection (Table S4). This limitation of SigProfilerExtractor is likely attributable to the challenges Non-negative Matrix Factorization faces in managing the high data sparsity associated with indels. Our study underscores the effectiveness of mSigHdp for mining large datasets and demonstrates its capability to reveal novel signatures in highly sparse, low-count data.</w:t>
      </w:r>
    </w:p>
    <w:p w14:paraId="499335AA" w14:textId="0A01F87C"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4"/>
      <w:r w:rsidR="00CB3861" w:rsidRPr="008A1C58">
        <w:rPr>
          <w:rFonts w:ascii="Times New Roman" w:hAnsi="Times New Roman" w:cs="Times New Roman"/>
          <w:sz w:val="24"/>
          <w:szCs w:val="24"/>
          <w:highlight w:val="yellow"/>
        </w:rPr>
        <w:t>Variant calls for 3417 WGS samples from the HMF cohort were obtained from xxxx</w:t>
      </w:r>
      <w:commentRangeEnd w:id="4"/>
      <w:r w:rsidR="00706990">
        <w:rPr>
          <w:rStyle w:val="CommentReference"/>
        </w:rPr>
        <w:commentReference w:id="4"/>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5" w:name="_Hlk191059301"/>
      <w:r w:rsidRPr="00D343FD">
        <w:rPr>
          <w:rFonts w:ascii="Times New Roman" w:hAnsi="Times New Roman" w:cs="Times New Roman"/>
          <w:sz w:val="24"/>
          <w:szCs w:val="24"/>
        </w:rPr>
        <w:t>RNASEH2b</w:t>
      </w:r>
      <w:bookmarkEnd w:id="5"/>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w:t>
      </w:r>
      <w:r w:rsidRPr="00D343FD">
        <w:rPr>
          <w:rFonts w:ascii="Times New Roman" w:hAnsi="Times New Roman" w:cs="Times New Roman"/>
          <w:sz w:val="24"/>
          <w:szCs w:val="24"/>
        </w:rPr>
        <w:lastRenderedPageBreak/>
        <w:t xml:space="preserve">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w:t>
      </w:r>
      <w:r w:rsidRPr="00D343FD">
        <w:rPr>
          <w:rFonts w:ascii="Times New Roman" w:hAnsi="Times New Roman" w:cs="Times New Roman"/>
          <w:sz w:val="24"/>
          <w:szCs w:val="24"/>
        </w:rPr>
        <w:lastRenderedPageBreak/>
        <w:t>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Thank Shang Li for plsmid.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w:t>
      </w:r>
      <w:r w:rsidRPr="0052001A">
        <w:rPr>
          <w:rFonts w:ascii="Times New Roman" w:hAnsi="Times New Roman" w:cs="Times New Roman"/>
          <w:sz w:val="24"/>
        </w:rPr>
        <w:lastRenderedPageBreak/>
        <w:t xml:space="preserve">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w:t>
      </w:r>
      <w:r w:rsidRPr="0052001A">
        <w:rPr>
          <w:rFonts w:ascii="Times New Roman" w:hAnsi="Times New Roman" w:cs="Times New Roman"/>
          <w:sz w:val="24"/>
        </w:rPr>
        <w:lastRenderedPageBreak/>
        <w:t xml:space="preserve">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4"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92F1DD"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6A61CC" w16cex:dateUtc="2024-10-08T09:13: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92F1DD" w16cid:durableId="036A61CC"/>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8B9903" w14:textId="77777777" w:rsidR="00E13DEA" w:rsidRDefault="00E13DEA" w:rsidP="000F4F7D">
      <w:pPr>
        <w:spacing w:after="0" w:line="240" w:lineRule="auto"/>
      </w:pPr>
      <w:r>
        <w:separator/>
      </w:r>
    </w:p>
  </w:endnote>
  <w:endnote w:type="continuationSeparator" w:id="0">
    <w:p w14:paraId="7355C830" w14:textId="77777777" w:rsidR="00E13DEA" w:rsidRDefault="00E13DEA" w:rsidP="000F4F7D">
      <w:pPr>
        <w:spacing w:after="0" w:line="240" w:lineRule="auto"/>
      </w:pPr>
      <w:r>
        <w:continuationSeparator/>
      </w:r>
    </w:p>
  </w:endnote>
  <w:endnote w:type="continuationNotice" w:id="1">
    <w:p w14:paraId="0B479FD1" w14:textId="77777777" w:rsidR="00E13DEA" w:rsidRDefault="00E13DE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1928D1" w14:textId="77777777" w:rsidR="00E13DEA" w:rsidRDefault="00E13DEA" w:rsidP="000F4F7D">
      <w:pPr>
        <w:spacing w:after="0" w:line="240" w:lineRule="auto"/>
      </w:pPr>
      <w:r>
        <w:separator/>
      </w:r>
    </w:p>
  </w:footnote>
  <w:footnote w:type="continuationSeparator" w:id="0">
    <w:p w14:paraId="33A8956C" w14:textId="77777777" w:rsidR="00E13DEA" w:rsidRDefault="00E13DEA" w:rsidP="000F4F7D">
      <w:pPr>
        <w:spacing w:after="0" w:line="240" w:lineRule="auto"/>
      </w:pPr>
      <w:r>
        <w:continuationSeparator/>
      </w:r>
    </w:p>
  </w:footnote>
  <w:footnote w:type="continuationNotice" w:id="1">
    <w:p w14:paraId="747B0AA2" w14:textId="77777777" w:rsidR="00E13DEA" w:rsidRDefault="00E13DEA">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19D1"/>
    <w:rsid w:val="0017529F"/>
    <w:rsid w:val="001759C0"/>
    <w:rsid w:val="0018380F"/>
    <w:rsid w:val="00184CEA"/>
    <w:rsid w:val="001857D3"/>
    <w:rsid w:val="00185AE9"/>
    <w:rsid w:val="0018652B"/>
    <w:rsid w:val="001865DC"/>
    <w:rsid w:val="00187F59"/>
    <w:rsid w:val="00190CFD"/>
    <w:rsid w:val="0019173B"/>
    <w:rsid w:val="001925AB"/>
    <w:rsid w:val="001947A6"/>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2308"/>
    <w:rsid w:val="00290D76"/>
    <w:rsid w:val="00291BE7"/>
    <w:rsid w:val="0029228C"/>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C52"/>
    <w:rsid w:val="002C2F7E"/>
    <w:rsid w:val="002C3E48"/>
    <w:rsid w:val="002C632E"/>
    <w:rsid w:val="002C6478"/>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122A"/>
    <w:rsid w:val="00332310"/>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A0056"/>
    <w:rsid w:val="003A0CD0"/>
    <w:rsid w:val="003A1297"/>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7A88"/>
    <w:rsid w:val="004C0A1F"/>
    <w:rsid w:val="004C3196"/>
    <w:rsid w:val="004C3B20"/>
    <w:rsid w:val="004C4F25"/>
    <w:rsid w:val="004C5649"/>
    <w:rsid w:val="004C5DA1"/>
    <w:rsid w:val="004C6265"/>
    <w:rsid w:val="004C7A6D"/>
    <w:rsid w:val="004D05F2"/>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53262"/>
    <w:rsid w:val="0055585E"/>
    <w:rsid w:val="00555E0E"/>
    <w:rsid w:val="00557621"/>
    <w:rsid w:val="00557CCD"/>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94ABF"/>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315C"/>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2757"/>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570D"/>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0774"/>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4652"/>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87307"/>
    <w:rsid w:val="00891073"/>
    <w:rsid w:val="00891183"/>
    <w:rsid w:val="00892860"/>
    <w:rsid w:val="008934D7"/>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0B6E"/>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7306"/>
    <w:rsid w:val="00AF1C30"/>
    <w:rsid w:val="00AF3ADC"/>
    <w:rsid w:val="00AF41FC"/>
    <w:rsid w:val="00AF79AE"/>
    <w:rsid w:val="00B01736"/>
    <w:rsid w:val="00B02197"/>
    <w:rsid w:val="00B07E3E"/>
    <w:rsid w:val="00B102CF"/>
    <w:rsid w:val="00B10819"/>
    <w:rsid w:val="00B11B51"/>
    <w:rsid w:val="00B11E71"/>
    <w:rsid w:val="00B16573"/>
    <w:rsid w:val="00B16F28"/>
    <w:rsid w:val="00B24520"/>
    <w:rsid w:val="00B245FF"/>
    <w:rsid w:val="00B2541C"/>
    <w:rsid w:val="00B261AC"/>
    <w:rsid w:val="00B27272"/>
    <w:rsid w:val="00B34F53"/>
    <w:rsid w:val="00B352F4"/>
    <w:rsid w:val="00B36E9B"/>
    <w:rsid w:val="00B377EE"/>
    <w:rsid w:val="00B41109"/>
    <w:rsid w:val="00B4288D"/>
    <w:rsid w:val="00B42C16"/>
    <w:rsid w:val="00B42C86"/>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865E1"/>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1BAF"/>
    <w:rsid w:val="00C72379"/>
    <w:rsid w:val="00C72E5D"/>
    <w:rsid w:val="00C7371D"/>
    <w:rsid w:val="00C76367"/>
    <w:rsid w:val="00C76AB8"/>
    <w:rsid w:val="00C83163"/>
    <w:rsid w:val="00C9051E"/>
    <w:rsid w:val="00C91439"/>
    <w:rsid w:val="00C91CC9"/>
    <w:rsid w:val="00C91FF2"/>
    <w:rsid w:val="00C947A9"/>
    <w:rsid w:val="00C95039"/>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916"/>
    <w:rsid w:val="00CF768D"/>
    <w:rsid w:val="00CF78D9"/>
    <w:rsid w:val="00D00F5B"/>
    <w:rsid w:val="00D015C0"/>
    <w:rsid w:val="00D028F8"/>
    <w:rsid w:val="00D05B8F"/>
    <w:rsid w:val="00D05EB1"/>
    <w:rsid w:val="00D06EF4"/>
    <w:rsid w:val="00D13DD1"/>
    <w:rsid w:val="00D1586B"/>
    <w:rsid w:val="00D15E4C"/>
    <w:rsid w:val="00D160E2"/>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6707"/>
    <w:rsid w:val="00D374CC"/>
    <w:rsid w:val="00D37FA5"/>
    <w:rsid w:val="00D410A9"/>
    <w:rsid w:val="00D41DC7"/>
    <w:rsid w:val="00D43A34"/>
    <w:rsid w:val="00D43D34"/>
    <w:rsid w:val="00D43E0C"/>
    <w:rsid w:val="00D43E6E"/>
    <w:rsid w:val="00D45C89"/>
    <w:rsid w:val="00D45EF9"/>
    <w:rsid w:val="00D46B9F"/>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181C"/>
    <w:rsid w:val="00DD19D2"/>
    <w:rsid w:val="00DD1F4B"/>
    <w:rsid w:val="00DD72A9"/>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3DEA"/>
    <w:rsid w:val="00E145FD"/>
    <w:rsid w:val="00E147B6"/>
    <w:rsid w:val="00E253B9"/>
    <w:rsid w:val="00E25823"/>
    <w:rsid w:val="00E2694B"/>
    <w:rsid w:val="00E30140"/>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DFC"/>
    <w:rsid w:val="00E870C5"/>
    <w:rsid w:val="00E937A9"/>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5504"/>
    <w:rsid w:val="00EF6F4B"/>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87437"/>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D0176"/>
    <w:rsid w:val="00FD0342"/>
    <w:rsid w:val="00FD0427"/>
    <w:rsid w:val="00FD5F11"/>
    <w:rsid w:val="00FD7BFB"/>
    <w:rsid w:val="00FD7D07"/>
    <w:rsid w:val="00FE19AA"/>
    <w:rsid w:val="00FE203D"/>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cancer.sanger.ac.uk/signatures/" TargetMode="External"/><Relationship Id="rId24" Type="http://schemas.openxmlformats.org/officeDocument/2006/relationships/theme" Target="theme/theme1.xml"/><Relationship Id="rId5" Type="http://schemas.openxmlformats.org/officeDocument/2006/relationships/styles" Target="styles.xml"/><Relationship Id="rId15" Type="http://schemas.microsoft.com/office/2018/08/relationships/commentsExtensible" Target="commentsExtensible.xml"/><Relationship Id="rId23" Type="http://schemas.openxmlformats.org/officeDocument/2006/relationships/glossaryDocument" Target="glossary/document.xml"/><Relationship Id="rId10" Type="http://schemas.openxmlformats.org/officeDocument/2006/relationships/hyperlink" Target="mailto:mo.liu@gzhmu.edu.cn" TargetMode="Externa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6/09/relationships/commentsIds" Target="commentsIds.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0D4079"/>
    <w:rsid w:val="001239F1"/>
    <w:rsid w:val="00175A6B"/>
    <w:rsid w:val="001925AB"/>
    <w:rsid w:val="001B7519"/>
    <w:rsid w:val="001F555B"/>
    <w:rsid w:val="0025125E"/>
    <w:rsid w:val="00263BF2"/>
    <w:rsid w:val="003020F3"/>
    <w:rsid w:val="00341629"/>
    <w:rsid w:val="00345A8F"/>
    <w:rsid w:val="00357EC0"/>
    <w:rsid w:val="00361F99"/>
    <w:rsid w:val="00363FD3"/>
    <w:rsid w:val="00384AA4"/>
    <w:rsid w:val="003D7FAC"/>
    <w:rsid w:val="003E3342"/>
    <w:rsid w:val="003F2736"/>
    <w:rsid w:val="004C58E8"/>
    <w:rsid w:val="004C7A6D"/>
    <w:rsid w:val="004F6966"/>
    <w:rsid w:val="005317D3"/>
    <w:rsid w:val="00534DF7"/>
    <w:rsid w:val="00546612"/>
    <w:rsid w:val="00557CCD"/>
    <w:rsid w:val="005B1ECB"/>
    <w:rsid w:val="005E4330"/>
    <w:rsid w:val="00600C72"/>
    <w:rsid w:val="00626337"/>
    <w:rsid w:val="006448A7"/>
    <w:rsid w:val="0069570D"/>
    <w:rsid w:val="00697A27"/>
    <w:rsid w:val="006B19E8"/>
    <w:rsid w:val="006E0F37"/>
    <w:rsid w:val="006E4FAA"/>
    <w:rsid w:val="006E67E3"/>
    <w:rsid w:val="007131D0"/>
    <w:rsid w:val="007134EB"/>
    <w:rsid w:val="007211AB"/>
    <w:rsid w:val="00736A43"/>
    <w:rsid w:val="00766357"/>
    <w:rsid w:val="007728FE"/>
    <w:rsid w:val="00822DF7"/>
    <w:rsid w:val="008629B8"/>
    <w:rsid w:val="008731E2"/>
    <w:rsid w:val="008D2C2E"/>
    <w:rsid w:val="008F3341"/>
    <w:rsid w:val="00903844"/>
    <w:rsid w:val="0092418F"/>
    <w:rsid w:val="00A97ED7"/>
    <w:rsid w:val="00AF79AE"/>
    <w:rsid w:val="00B23970"/>
    <w:rsid w:val="00B4288D"/>
    <w:rsid w:val="00BE4664"/>
    <w:rsid w:val="00C5376A"/>
    <w:rsid w:val="00CA370A"/>
    <w:rsid w:val="00CA4B11"/>
    <w:rsid w:val="00CD1803"/>
    <w:rsid w:val="00D160E2"/>
    <w:rsid w:val="00D84AC5"/>
    <w:rsid w:val="00D9293B"/>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25</Pages>
  <Words>17824</Words>
  <Characters>101603</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18</cp:revision>
  <dcterms:created xsi:type="dcterms:W3CDTF">2025-02-24T02:20:00Z</dcterms:created>
  <dcterms:modified xsi:type="dcterms:W3CDTF">2025-03-10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